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07172C8A" w14:textId="5B2E728C" w:rsidR="00FD012C" w:rsidRPr="006C7758" w:rsidRDefault="00FD012C">
      <w:pPr>
        <w:rPr>
          <w:i/>
          <w:iCs/>
        </w:rPr>
      </w:pPr>
      <w:r w:rsidRPr="006C7758">
        <w:rPr>
          <w:i/>
          <w:iCs/>
        </w:rPr>
        <w:t xml:space="preserve">Economic and agricultural drivers of forest loss around the world. </w:t>
      </w:r>
      <w:r w:rsidR="002D02E5">
        <w:rPr>
          <w:i/>
          <w:iCs/>
        </w:rPr>
        <w:t xml:space="preserve">Commodities driving global deforestation (Hoang &amp; </w:t>
      </w:r>
      <w:proofErr w:type="spellStart"/>
      <w:r w:rsidR="002D02E5">
        <w:rPr>
          <w:i/>
          <w:iCs/>
        </w:rPr>
        <w:t>Kanemoto</w:t>
      </w:r>
      <w:proofErr w:type="spellEnd"/>
      <w:r w:rsidR="002D02E5">
        <w:rPr>
          <w:i/>
          <w:iCs/>
        </w:rPr>
        <w:t xml:space="preserve"> 21</w:t>
      </w:r>
      <w:r w:rsidR="007E4D4B">
        <w:rPr>
          <w:i/>
          <w:iCs/>
        </w:rPr>
        <w:t>, Curtis et al 2018</w:t>
      </w:r>
      <w:r w:rsidR="00E30129">
        <w:rPr>
          <w:i/>
          <w:iCs/>
        </w:rPr>
        <w:t xml:space="preserve">, </w:t>
      </w:r>
      <w:proofErr w:type="spellStart"/>
      <w:r w:rsidR="00E30129">
        <w:rPr>
          <w:i/>
          <w:iCs/>
        </w:rPr>
        <w:t>Pendrill</w:t>
      </w:r>
      <w:proofErr w:type="spellEnd"/>
      <w:r w:rsidR="00E30129">
        <w:rPr>
          <w:i/>
          <w:iCs/>
        </w:rPr>
        <w:t xml:space="preserve"> 2019</w:t>
      </w:r>
      <w:r w:rsidR="002D02E5">
        <w:rPr>
          <w:i/>
          <w:iCs/>
        </w:rPr>
        <w:t xml:space="preserve">). </w:t>
      </w:r>
      <w:r w:rsidRPr="006C7758">
        <w:rPr>
          <w:i/>
          <w:iCs/>
        </w:rPr>
        <w:t xml:space="preserve">Countries still aim for growing economies, especially in developing nations. Economic growth often linked to growth in the agricultural sector and extractive industries in </w:t>
      </w:r>
      <w:proofErr w:type="gramStart"/>
      <w:r w:rsidRPr="006C7758">
        <w:rPr>
          <w:i/>
          <w:iCs/>
        </w:rPr>
        <w:t>low income</w:t>
      </w:r>
      <w:proofErr w:type="gramEnd"/>
      <w:r w:rsidRPr="006C7758">
        <w:rPr>
          <w:i/>
          <w:iCs/>
        </w:rPr>
        <w:t xml:space="preserve"> countries.</w:t>
      </w:r>
      <w:r w:rsidR="00296541">
        <w:rPr>
          <w:i/>
          <w:iCs/>
        </w:rPr>
        <w:t xml:space="preserve"> Forest have always been the core material for economic development (</w:t>
      </w:r>
      <w:r w:rsidR="00DB2B52">
        <w:rPr>
          <w:i/>
          <w:iCs/>
        </w:rPr>
        <w:t>Williams 2003).</w:t>
      </w:r>
      <w:r w:rsidRPr="006C7758">
        <w:rPr>
          <w:i/>
          <w:iCs/>
        </w:rPr>
        <w:t xml:space="preserve"> These policies and growth often come at the expense of forests and other natural areas. Globally, there is evidence of a forest transition (ref?), but in many tropical countries deforestation for economic development is still big problem. </w:t>
      </w:r>
      <w:r w:rsidR="005620D2" w:rsidRPr="006C7758">
        <w:rPr>
          <w:i/>
          <w:iCs/>
        </w:rPr>
        <w:t xml:space="preserve">Sustainable land use, agricultural, and forest protection policies will be needed to reduce forest loss. Understanding the relationships between economic development and the agricultural sector on direct and indirect drivers of forest loss is crucial to develop appropriate policies and identify leverage points. </w:t>
      </w:r>
    </w:p>
    <w:p w14:paraId="16FEF78C" w14:textId="7BCF100A" w:rsidR="0042633E" w:rsidRDefault="00DB2B52">
      <w:r>
        <w:t>Deforestation from human activities is one of the biggest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Estoque et al. 2019; Hoang &amp; Kanemoto 2021)</w:t>
      </w:r>
      <w:r w:rsidR="00811E4E">
        <w:fldChar w:fldCharType="end"/>
      </w:r>
      <w:r w:rsidR="00811E4E">
        <w:t xml:space="preserve">, and the scale of land use change is such that the global climate is being affected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Curtis et al. 2018; Pendrill et al. 2019; Hoang &amp; Kanemoto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ref). </w:t>
      </w:r>
      <w:r w:rsidR="000A29B4">
        <w:t>Growth within agricultural sector</w:t>
      </w:r>
      <w:r w:rsidR="0042633E">
        <w:t>s</w:t>
      </w:r>
      <w:r w:rsidR="000A29B4">
        <w:t>, and other natural resource-based industries, is therefore an important tool f</w:t>
      </w:r>
      <w:r w:rsidR="00E30129">
        <w:t>or lower income nations</w:t>
      </w:r>
      <w:r w:rsidR="000A29B4">
        <w:t xml:space="preserve"> where economic development is a priority</w:t>
      </w:r>
      <w:r w:rsidR="00E30129">
        <w:t xml:space="preserve"> </w:t>
      </w:r>
      <w:r w:rsidR="000A29B4">
        <w:fldChar w:fldCharType="begin"/>
      </w:r>
      <w:r w:rsidR="001564FE">
        <w:instrText xml:space="preserve"> ADDIN ZOTERO_ITEM CSL_CITATION {"citationID":"iSEpO5xM","properties":{"formattedCitation":"(Eliste &amp; Zorya 2015; Caravaggio 2020b)","plainCitation":"(Eliste &amp; Zorya 2015; Caravaggio 2020b)","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1564FE" w:rsidRPr="001564FE">
        <w:rPr>
          <w:rFonts w:ascii="Calibri" w:hAnsi="Calibri" w:cs="Calibri"/>
        </w:rPr>
        <w:t>(Eliste &amp; Zorya 2015; Caravaggio 2020b)</w:t>
      </w:r>
      <w:r w:rsidR="000A29B4">
        <w:fldChar w:fldCharType="end"/>
      </w:r>
      <w:r w:rsidR="00E30129">
        <w:t xml:space="preserve">. </w:t>
      </w:r>
      <w:r w:rsidR="00643D5E">
        <w:t xml:space="preserve">Forests have provided the raw materials for 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little has changed in recent years;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Pendrill et al. 2019)</w:t>
      </w:r>
      <w:r w:rsidR="00643D5E">
        <w:fldChar w:fldCharType="end"/>
      </w:r>
      <w:r w:rsidR="00643D5E">
        <w:t xml:space="preserve">. </w:t>
      </w:r>
      <w:r w:rsidR="0042633E">
        <w:t xml:space="preserve">Therefore, as developing nations strive for economic development, forests and other natural resources are exploited, often with negative consequences for biodiversity, climate change, local livelihoods, and environmental processes and services (ref). </w:t>
      </w:r>
    </w:p>
    <w:p w14:paraId="6E51D916" w14:textId="2BF7D5FE" w:rsidR="006C7758" w:rsidRPr="006A5CDB" w:rsidRDefault="0042633E">
      <w:r>
        <w:t>There are several environmental economic theories that link</w:t>
      </w:r>
      <w:r w:rsidR="001564FE">
        <w:t xml:space="preserve"> economic development to forest loss, with the environmental Kuznets curve for deforestation (</w:t>
      </w:r>
      <w:proofErr w:type="spellStart"/>
      <w:r w:rsidR="001564FE">
        <w:t>EKCd</w:t>
      </w:r>
      <w:proofErr w:type="spellEnd"/>
      <w:r w:rsidR="00425E0A">
        <w:t xml:space="preserve">, </w:t>
      </w:r>
      <w:r w:rsidR="00425E0A">
        <w:fldChar w:fldCharType="begin"/>
      </w:r>
      <w:r w:rsidR="00425E0A">
        <w:instrText xml:space="preserve"> ADDIN ZOTERO_ITEM CSL_CITATION {"citationID":"zTMo4FZs","properties":{"formattedCitation":"(Cropper &amp; Griffiths 1994)","plainCitation":"(Cropper &amp; Griffiths 1994)","noteIndex":0},"citationItems":[{"id":2926,"uris":["http://zotero.org/users/2170232/items/F85CVNPV"],"uri":["http://zotero.org/users/2170232/items/F85CVNPV"],"itemData":{"id":2926,"type":"article-journal","container-title":"The American Economic Review","ISSN":"0002-8282","issue":"2","note":"publisher: American Economic Association","page":"250-254","source":"JSTOR","title":"The Interaction of Population Growth and Environmental Quality","volume":"84","author":[{"family":"Cropper","given":"Maureen"},{"family":"Griffiths","given":"Charles"}],"issued":{"date-parts":[["1994"]]}}}],"schema":"https://github.com/citation-style-language/schema/raw/master/csl-citation.json"} </w:instrText>
      </w:r>
      <w:r w:rsidR="00425E0A">
        <w:fldChar w:fldCharType="separate"/>
      </w:r>
      <w:r w:rsidR="00425E0A" w:rsidRPr="00425E0A">
        <w:rPr>
          <w:rFonts w:ascii="Calibri" w:hAnsi="Calibri" w:cs="Calibri"/>
        </w:rPr>
        <w:t>Cropper &amp; Griffiths 1994)</w:t>
      </w:r>
      <w:r w:rsidR="00425E0A">
        <w:fldChar w:fldCharType="end"/>
      </w:r>
      <w:r w:rsidR="001564FE">
        <w:t xml:space="preserve"> and Forest Transitions (FT</w:t>
      </w:r>
      <w:r w:rsidR="00425E0A">
        <w:t xml:space="preserve">, </w:t>
      </w:r>
      <w:r w:rsidR="00425E0A">
        <w:fldChar w:fldCharType="begin"/>
      </w:r>
      <w:r w:rsidR="00425E0A">
        <w:instrText xml:space="preserve"> ADDIN ZOTERO_ITEM CSL_CITATION {"citationID":"My5BCpJy","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25E0A">
        <w:fldChar w:fldCharType="separate"/>
      </w:r>
      <w:r w:rsidR="00425E0A" w:rsidRPr="00425E0A">
        <w:rPr>
          <w:rFonts w:ascii="Calibri" w:hAnsi="Calibri" w:cs="Calibri"/>
        </w:rPr>
        <w:t>Mather 1992)</w:t>
      </w:r>
      <w:r w:rsidR="00425E0A">
        <w:fldChar w:fldCharType="end"/>
      </w:r>
      <w:r w:rsidR="001564FE">
        <w:t xml:space="preserve"> being the most studied and debated </w:t>
      </w:r>
      <w:r w:rsidR="001564FE">
        <w:fldChar w:fldCharType="begin"/>
      </w:r>
      <w:r w:rsidR="001564FE">
        <w:instrText xml:space="preserve"> ADDIN ZOTERO_ITEM CSL_CITATION {"citationID":"ZvyZdMo6","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1564FE">
        <w:fldChar w:fldCharType="separate"/>
      </w:r>
      <w:r w:rsidR="001564FE" w:rsidRPr="001564FE">
        <w:rPr>
          <w:rFonts w:ascii="Calibri" w:hAnsi="Calibri" w:cs="Calibri"/>
        </w:rPr>
        <w:t>(Caravaggio 2020a)</w:t>
      </w:r>
      <w:r w:rsidR="001564FE">
        <w:fldChar w:fldCharType="end"/>
      </w:r>
      <w:r w:rsidR="001564FE">
        <w:t>.</w:t>
      </w:r>
      <w:r w:rsidR="00425E0A">
        <w:t xml:space="preserve"> The </w:t>
      </w:r>
      <w:proofErr w:type="spellStart"/>
      <w:r w:rsidR="00425E0A">
        <w:t>ECkd</w:t>
      </w:r>
      <w:proofErr w:type="spellEnd"/>
      <w:r w:rsidR="00425E0A">
        <w:t xml:space="preserve"> </w:t>
      </w:r>
      <w:r w:rsidR="00B5750E">
        <w:t>predicts increasing</w:t>
      </w:r>
      <w:r w:rsidR="008064C8">
        <w:t xml:space="preserve"> rates of</w:t>
      </w:r>
      <w:r w:rsidR="00B5750E">
        <w:t xml:space="preserve"> deforestation with increasing economic development</w:t>
      </w:r>
      <w:r w:rsidR="004C2131">
        <w:t xml:space="preserve"> until a tipping point is reached, after which further economic development (and</w:t>
      </w:r>
      <w:r w:rsidR="004663FA">
        <w:t xml:space="preserve"> associated</w:t>
      </w:r>
      <w:r w:rsidR="004C2131">
        <w:t xml:space="preserve"> shifts in the structure of economies) results in decreasing rates of deforestation until net forest loss changes to net forest gain </w:t>
      </w:r>
      <w:r w:rsidR="00425E0A">
        <w:fldChar w:fldCharType="begin"/>
      </w:r>
      <w:r w:rsidR="00425E0A">
        <w:instrText xml:space="preserve"> ADDIN ZOTERO_ITEM CSL_CITATION {"citationID":"ZqXE8zEU","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425E0A">
        <w:fldChar w:fldCharType="separate"/>
      </w:r>
      <w:r w:rsidR="00425E0A" w:rsidRPr="00425E0A">
        <w:rPr>
          <w:rFonts w:ascii="Calibri" w:hAnsi="Calibri" w:cs="Calibri"/>
        </w:rPr>
        <w:t>(Bhattarai &amp; Hammig 2004)</w:t>
      </w:r>
      <w:r w:rsidR="00425E0A">
        <w:fldChar w:fldCharType="end"/>
      </w:r>
      <w:r w:rsidR="004C2131">
        <w:t>.</w:t>
      </w:r>
      <w:r w:rsidR="00B5750E">
        <w:t xml:space="preserve"> </w:t>
      </w:r>
      <w:r w:rsidR="00425E0A">
        <w:t xml:space="preserve">Similarly, the FT theory predicts decreasing forest cover with increasing economic development, </w:t>
      </w:r>
      <w:r w:rsidR="008064C8">
        <w:t xml:space="preserve">with the rate of forest cover loss accelerating </w:t>
      </w:r>
      <w:r w:rsidR="00425E0A">
        <w:t>until the tipping point</w:t>
      </w:r>
      <w:r w:rsidR="008064C8">
        <w:t>, as described above,</w:t>
      </w:r>
      <w:r w:rsidR="00425E0A">
        <w:t xml:space="preserve"> is reached</w:t>
      </w:r>
      <w:r w:rsidR="008064C8">
        <w:t xml:space="preserve">, after which </w:t>
      </w:r>
      <w:r w:rsidR="004663FA">
        <w:t xml:space="preserve">loss of </w:t>
      </w:r>
      <w:r w:rsidR="008064C8">
        <w:t xml:space="preserve">forest cover slows. The point at which forest cover begins to increase is termed a forest transition </w:t>
      </w:r>
      <w:r w:rsidR="008064C8">
        <w:fldChar w:fldCharType="begin"/>
      </w:r>
      <w:r w:rsidR="008064C8">
        <w:instrText xml:space="preserve"> ADDIN ZOTERO_ITEM CSL_CITATION {"citationID":"6KFX5c5F","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064C8">
        <w:fldChar w:fldCharType="separate"/>
      </w:r>
      <w:r w:rsidR="008064C8" w:rsidRPr="008064C8">
        <w:rPr>
          <w:rFonts w:ascii="Calibri" w:hAnsi="Calibri" w:cs="Calibri"/>
        </w:rPr>
        <w:t>(Lambin &amp; Meyfroidt 2010)</w:t>
      </w:r>
      <w:r w:rsidR="008064C8">
        <w:fldChar w:fldCharType="end"/>
      </w:r>
      <w:r w:rsidR="008064C8">
        <w:t xml:space="preserve">. Thus, the </w:t>
      </w:r>
      <w:proofErr w:type="spellStart"/>
      <w:r w:rsidR="008064C8">
        <w:t>EKCd</w:t>
      </w:r>
      <w:proofErr w:type="spellEnd"/>
      <w:r w:rsidR="008064C8">
        <w:t xml:space="preserve"> and the FT curve are correlated yet inverse. Despite rampant deforestation in much of the tropics (ref), global</w:t>
      </w:r>
      <w:r w:rsidR="00F05DBA">
        <w:t xml:space="preserve"> deforestation rates are decreasing</w:t>
      </w:r>
      <w:r w:rsidR="00B5750E">
        <w:t xml:space="preserve"> </w:t>
      </w:r>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r w:rsidR="008064C8">
        <w:t>.</w:t>
      </w:r>
      <w:r w:rsidR="00B5750E">
        <w:t xml:space="preserve"> </w:t>
      </w:r>
      <w:r w:rsidR="008064C8">
        <w:t>R</w:t>
      </w:r>
      <w:r w:rsidR="00B5750E">
        <w:t xml:space="preserve">ecent studies provide evidence </w:t>
      </w:r>
      <w:r w:rsidR="004C2131">
        <w:t xml:space="preserve">to support the </w:t>
      </w:r>
      <w:proofErr w:type="spellStart"/>
      <w:r w:rsidR="004C2131">
        <w:t>EKC</w:t>
      </w:r>
      <w:r w:rsidR="008064C8">
        <w:t>d</w:t>
      </w:r>
      <w:proofErr w:type="spellEnd"/>
      <w:r w:rsidR="004C2131">
        <w:t xml:space="preserve"> theory, and</w:t>
      </w:r>
      <w:r w:rsidR="008064C8">
        <w:t xml:space="preserve"> suggest</w:t>
      </w:r>
      <w:r w:rsidR="004C2131">
        <w:t xml:space="preserve"> a possible move towards a global forest transition </w:t>
      </w:r>
      <w:r w:rsidR="004C2131">
        <w:fldChar w:fldCharType="begin"/>
      </w:r>
      <w:r w:rsidR="001564FE">
        <w:instrText xml:space="preserve"> ADDIN ZOTERO_ITEM CSL_CITATION {"citationID":"Mc3gaMuY","properties":{"formattedCitation":"(Caravaggio 2020b)","plainCitation":"(Caravaggio 2020b)","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1564FE" w:rsidRPr="001564FE">
        <w:rPr>
          <w:rFonts w:ascii="Calibri" w:hAnsi="Calibri" w:cs="Calibri"/>
        </w:rPr>
        <w:t>(Caravaggio 2020b)</w:t>
      </w:r>
      <w:r w:rsidR="004C2131">
        <w:fldChar w:fldCharType="end"/>
      </w:r>
      <w:r w:rsidR="004C2131">
        <w:t>.</w:t>
      </w:r>
      <w:r w:rsidR="008064C8">
        <w:t xml:space="preserve"> </w:t>
      </w:r>
      <w:r w:rsidR="00D807A0">
        <w:t>Indeed,</w:t>
      </w:r>
      <w:r w:rsidR="008064C8">
        <w:t xml:space="preserve"> there are multiple case studies</w:t>
      </w:r>
      <w:r w:rsidR="00D807A0">
        <w:t xml:space="preserve"> demonstrating how individual countries have undergone forest transitions</w:t>
      </w:r>
      <w:r w:rsidR="004663FA">
        <w:t xml:space="preserve"> and are increasing national forest cover</w:t>
      </w:r>
      <w:r w:rsidR="00D807A0">
        <w:t xml:space="preserve">, including India </w:t>
      </w:r>
      <w:r w:rsidR="00D807A0">
        <w:fldChar w:fldCharType="begin"/>
      </w:r>
      <w:r w:rsidR="00D807A0">
        <w:instrText xml:space="preserve"> ADDIN ZOTERO_ITEM CSL_CITATION {"citationID":"vsyiKnxB","properties":{"formattedCitation":"(Bhattacharya et al. 2010)","plainCitation":"(Bhattacharya et al. 2010)","noteIndex":0},"citationItems":[{"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schema":"https://github.com/citation-style-language/schema/raw/master/csl-citation.json"} </w:instrText>
      </w:r>
      <w:r w:rsidR="00D807A0">
        <w:fldChar w:fldCharType="separate"/>
      </w:r>
      <w:r w:rsidR="00D807A0" w:rsidRPr="00D807A0">
        <w:rPr>
          <w:rFonts w:ascii="Calibri" w:hAnsi="Calibri" w:cs="Calibri"/>
        </w:rPr>
        <w:t>(Bhattacharya et al. 2010)</w:t>
      </w:r>
      <w:r w:rsidR="00D807A0">
        <w:fldChar w:fldCharType="end"/>
      </w:r>
      <w:r w:rsidR="00D807A0">
        <w:t xml:space="preserve">, Vietnam </w:t>
      </w:r>
      <w:r w:rsidR="00D807A0">
        <w:fldChar w:fldCharType="begin"/>
      </w:r>
      <w:r w:rsidR="00D807A0">
        <w:instrText xml:space="preserve"> ADDIN ZOTERO_ITEM CSL_CITATION {"citationID":"uxtTlPvz","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D807A0">
        <w:fldChar w:fldCharType="separate"/>
      </w:r>
      <w:r w:rsidR="00D807A0" w:rsidRPr="00D807A0">
        <w:rPr>
          <w:rFonts w:ascii="Calibri" w:hAnsi="Calibri" w:cs="Calibri"/>
        </w:rPr>
        <w:t>(Meyfroidt &amp; Lambin 2008)</w:t>
      </w:r>
      <w:r w:rsidR="00D807A0">
        <w:fldChar w:fldCharType="end"/>
      </w:r>
      <w:r w:rsidR="00D807A0">
        <w:t xml:space="preserve">, China </w:t>
      </w:r>
      <w:r w:rsidR="00D807A0">
        <w:fldChar w:fldCharType="begin"/>
      </w:r>
      <w:r w:rsidR="00D807A0">
        <w:instrText xml:space="preserve"> ADDIN ZOTERO_ITEM CSL_CITATION {"citationID":"7gRd9dZ5","properties":{"formattedCitation":"(He et al. 2014)","plainCitation":"(He et al. 2014)","noteIndex":0},"citationItems":[{"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D807A0">
        <w:fldChar w:fldCharType="separate"/>
      </w:r>
      <w:r w:rsidR="00D807A0" w:rsidRPr="00D807A0">
        <w:rPr>
          <w:rFonts w:ascii="Calibri" w:hAnsi="Calibri" w:cs="Calibri"/>
        </w:rPr>
        <w:t>(He et al. 2014)</w:t>
      </w:r>
      <w:r w:rsidR="00D807A0">
        <w:fldChar w:fldCharType="end"/>
      </w:r>
      <w:r w:rsidR="00D807A0">
        <w:t xml:space="preserve">, and South Korea </w:t>
      </w:r>
      <w:r w:rsidR="00D807A0">
        <w:fldChar w:fldCharType="begin"/>
      </w:r>
      <w:r w:rsidR="00D807A0">
        <w:instrText xml:space="preserve"> ADDIN ZOTERO_ITEM CSL_CITATION {"citationID":"waF9C57Z","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D807A0">
        <w:fldChar w:fldCharType="separate"/>
      </w:r>
      <w:r w:rsidR="00D807A0" w:rsidRPr="00D807A0">
        <w:rPr>
          <w:rFonts w:ascii="Calibri" w:hAnsi="Calibri" w:cs="Calibri"/>
        </w:rPr>
        <w:t>(Youn et al. 2017)</w:t>
      </w:r>
      <w:r w:rsidR="00D807A0">
        <w:fldChar w:fldCharType="end"/>
      </w:r>
      <w:r w:rsidR="00D807A0">
        <w:t>.</w:t>
      </w:r>
      <w:r w:rsidR="008064C8">
        <w:t xml:space="preserve"> </w:t>
      </w:r>
      <w:r w:rsidR="00D807A0">
        <w:t xml:space="preserve">Nevertheless, there are still many countries </w:t>
      </w:r>
      <w:r w:rsidR="000E2087">
        <w:t xml:space="preserve">where economic development and global demand for commodities are driving high rates of forest loss, often in some of the most </w:t>
      </w:r>
      <w:r w:rsidR="000E2087">
        <w:lastRenderedPageBreak/>
        <w:t xml:space="preserve">biodiverse regions </w:t>
      </w:r>
      <w:r w:rsidR="000E2087">
        <w:fldChar w:fldCharType="begin"/>
      </w:r>
      <w:r w:rsidR="000E2087">
        <w:instrText xml:space="preserve"> ADDIN ZOTERO_ITEM CSL_CITATION {"citationID":"kTy0Cljy","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0E2087">
        <w:fldChar w:fldCharType="separate"/>
      </w:r>
      <w:r w:rsidR="000E2087" w:rsidRPr="000E2087">
        <w:rPr>
          <w:rFonts w:ascii="Calibri" w:hAnsi="Calibri" w:cs="Calibri"/>
        </w:rPr>
        <w:t xml:space="preserve">(Hoang &amp; </w:t>
      </w:r>
      <w:proofErr w:type="spellStart"/>
      <w:r w:rsidR="000E2087" w:rsidRPr="000E2087">
        <w:rPr>
          <w:rFonts w:ascii="Calibri" w:hAnsi="Calibri" w:cs="Calibri"/>
        </w:rPr>
        <w:t>Kanemoto</w:t>
      </w:r>
      <w:proofErr w:type="spellEnd"/>
      <w:r w:rsidR="000E2087" w:rsidRPr="000E2087">
        <w:rPr>
          <w:rFonts w:ascii="Calibri" w:hAnsi="Calibri" w:cs="Calibri"/>
        </w:rPr>
        <w:t xml:space="preserve"> 2021)</w:t>
      </w:r>
      <w:r w:rsidR="000E2087">
        <w:fldChar w:fldCharType="end"/>
      </w:r>
      <w:r w:rsidR="000E2087">
        <w:t>.</w:t>
      </w:r>
      <w:r w:rsidR="004663FA">
        <w:t xml:space="preserve"> </w:t>
      </w:r>
      <w:r w:rsidR="006A5CDB">
        <w:t xml:space="preserve">In addition to meeting the required economic conditions that precede forest transitions, effective governance relating to land use, forest protection, and agriculture is critical to ensure forest transitions occur </w:t>
      </w:r>
      <w:r w:rsidR="006A5CDB">
        <w:fldChar w:fldCharType="begin"/>
      </w:r>
      <w:r w:rsidR="006A5CDB">
        <w:instrText xml:space="preserve"> ADDIN ZOTERO_ITEM CSL_CITATION {"citationID":"MSdYvTW6","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6A5CDB">
        <w:fldChar w:fldCharType="separate"/>
      </w:r>
      <w:r w:rsidR="006A5CDB" w:rsidRPr="006A5CDB">
        <w:rPr>
          <w:rFonts w:ascii="Calibri" w:hAnsi="Calibri" w:cs="Calibri"/>
        </w:rPr>
        <w:t>(Riggs et al. 2018)</w:t>
      </w:r>
      <w:r w:rsidR="006A5CDB">
        <w:fldChar w:fldCharType="end"/>
      </w:r>
      <w:r w:rsidR="006A5CDB">
        <w:t xml:space="preserve">. </w:t>
      </w:r>
      <w:r w:rsidR="006A5CDB" w:rsidRPr="006A5CDB">
        <w:t>Understanding the relationships between economic development and the agricultural sector on direct and indirect drivers of forest loss is crucial to develop appropriate policies</w:t>
      </w:r>
      <w:r w:rsidR="006A5CDB">
        <w:t>,</w:t>
      </w:r>
      <w:r w:rsidR="006A5CDB" w:rsidRPr="006A5CDB">
        <w:t xml:space="preserve"> identify leverage points</w:t>
      </w:r>
      <w:r w:rsidR="006A5CDB">
        <w:t>, and support effective governance</w:t>
      </w:r>
      <w:r w:rsidR="006A5CDB" w:rsidRPr="006C7758">
        <w:rPr>
          <w:i/>
          <w:iCs/>
        </w:rPr>
        <w:t>.</w:t>
      </w:r>
    </w:p>
    <w:p w14:paraId="5029C368" w14:textId="78D068D0" w:rsidR="006C7758" w:rsidRDefault="006C7758">
      <w:pPr>
        <w:rPr>
          <w:i/>
          <w:iCs/>
        </w:rPr>
      </w:pPr>
      <w:r w:rsidRPr="006C7758">
        <w:rPr>
          <w:i/>
          <w:iCs/>
        </w:rPr>
        <w:t>SEA and deforestation</w:t>
      </w:r>
    </w:p>
    <w:p w14:paraId="75DB6808" w14:textId="40C45D5A" w:rsidR="006C7758" w:rsidRDefault="006A5CDB" w:rsidP="006C7758">
      <w:r w:rsidRPr="006A5CDB">
        <w:t>Southeast Asia (SEA) is characterised by complex biogeography and extensive tropical forest cover resulting in exceptional biological diversity</w:t>
      </w:r>
      <w:r w:rsidR="00261C3D">
        <w:t>, but has one of the highest deforestation rates in the world</w:t>
      </w:r>
      <w:r>
        <w:t xml:space="preserve"> </w:t>
      </w:r>
      <w:r>
        <w:fldChar w:fldCharType="begin"/>
      </w:r>
      <w:r>
        <w:instrText xml:space="preserve"> ADDIN ZOTERO_ITEM CSL_CITATION {"citationID":"IrRbN4Y9","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fldChar w:fldCharType="separate"/>
      </w:r>
      <w:r w:rsidRPr="006A5CDB">
        <w:rPr>
          <w:rFonts w:ascii="Calibri" w:hAnsi="Calibri" w:cs="Calibri"/>
        </w:rPr>
        <w:t>(Hughes 2017)</w:t>
      </w:r>
      <w:r>
        <w:fldChar w:fldCharType="end"/>
      </w:r>
      <w:r>
        <w:t>.</w:t>
      </w:r>
      <w:r w:rsidRPr="006A5CDB">
        <w:t xml:space="preserve"> </w:t>
      </w:r>
      <w:r w:rsidR="006C7758" w:rsidRPr="006C7758">
        <w:t xml:space="preserve">The loss of SEA’s forests has potentially severe consequences for climate change </w:t>
      </w:r>
      <w:r w:rsidR="006C7758"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C7758" w:rsidRPr="006C7758">
        <w:fldChar w:fldCharType="separate"/>
      </w:r>
      <w:r w:rsidR="00811E4E" w:rsidRPr="00811E4E">
        <w:rPr>
          <w:rFonts w:ascii="Calibri" w:hAnsi="Calibri" w:cs="Calibri"/>
        </w:rPr>
        <w:t>(Ceddia et al. 2015)</w:t>
      </w:r>
      <w:r w:rsidR="006C7758" w:rsidRPr="006C7758">
        <w:fldChar w:fldCharType="end"/>
      </w:r>
      <w:r w:rsidR="006C7758" w:rsidRPr="006C7758">
        <w:t xml:space="preserve">, ecosystem-based adaptation </w:t>
      </w:r>
      <w:r w:rsidR="006C7758"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C7758" w:rsidRPr="006C7758">
        <w:fldChar w:fldCharType="separate"/>
      </w:r>
      <w:r w:rsidR="00811E4E" w:rsidRPr="00811E4E">
        <w:rPr>
          <w:rFonts w:ascii="Calibri" w:hAnsi="Calibri" w:cs="Calibri"/>
        </w:rPr>
        <w:t>(Estoque et al. 2019)</w:t>
      </w:r>
      <w:r w:rsidR="006C7758" w:rsidRPr="006C7758">
        <w:fldChar w:fldCharType="end"/>
      </w:r>
      <w:r w:rsidR="006C7758" w:rsidRPr="006C7758">
        <w:t xml:space="preserve">, local people </w:t>
      </w:r>
      <w:r w:rsidR="006C7758"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6C7758" w:rsidRPr="006C7758">
        <w:fldChar w:fldCharType="separate"/>
      </w:r>
      <w:r w:rsidR="00811E4E" w:rsidRPr="00811E4E">
        <w:rPr>
          <w:rFonts w:ascii="Calibri" w:hAnsi="Calibri" w:cs="Calibri"/>
        </w:rPr>
        <w:t>(Poffenberger 2006; Culas 2007; Gaughan et al. 2009; Frewer &amp; Chan 2014)</w:t>
      </w:r>
      <w:r w:rsidR="006C7758" w:rsidRPr="006C7758">
        <w:fldChar w:fldCharType="end"/>
      </w:r>
      <w:r w:rsidR="006C7758" w:rsidRPr="006C7758">
        <w:t xml:space="preserve">, and biodiversity </w:t>
      </w:r>
      <w:r w:rsidR="006C7758"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6C7758" w:rsidRPr="006C7758">
        <w:fldChar w:fldCharType="separate"/>
      </w:r>
      <w:r w:rsidR="00811E4E" w:rsidRPr="00811E4E">
        <w:rPr>
          <w:rFonts w:ascii="Calibri" w:hAnsi="Calibri" w:cs="Calibri"/>
        </w:rPr>
        <w:t>(Hearn et al. 2018; Chapman et al. 2018)</w:t>
      </w:r>
      <w:r w:rsidR="006C7758" w:rsidRPr="006C7758">
        <w:fldChar w:fldCharType="end"/>
      </w:r>
      <w:r w:rsidR="006C7758" w:rsidRPr="006C7758">
        <w:t xml:space="preserve">. The drivers of tropical deforestation vary both by location and by scale, ranging from broader drivers such as population pressure and weak institutions </w:t>
      </w:r>
      <w:r w:rsidR="006C7758"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6C7758" w:rsidRPr="006C7758">
        <w:fldChar w:fldCharType="separate"/>
      </w:r>
      <w:r w:rsidR="00811E4E" w:rsidRPr="00811E4E">
        <w:rPr>
          <w:rFonts w:ascii="Calibri" w:hAnsi="Calibri" w:cs="Calibri"/>
        </w:rPr>
        <w:t>(Geist &amp; Lambin 2002)</w:t>
      </w:r>
      <w:r w:rsidR="006C7758" w:rsidRPr="006C7758">
        <w:fldChar w:fldCharType="end"/>
      </w:r>
      <w:r w:rsidR="006C7758" w:rsidRPr="006C7758">
        <w:t xml:space="preserve">, to proximate causes at a local level such as the expansion of cash crops, agriculture, and other food production </w:t>
      </w:r>
      <w:r w:rsidR="006C7758"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6C7758" w:rsidRPr="006C7758">
        <w:fldChar w:fldCharType="separate"/>
      </w:r>
      <w:r w:rsidR="00811E4E" w:rsidRPr="00811E4E">
        <w:rPr>
          <w:rFonts w:ascii="Calibri" w:hAnsi="Calibri" w:cs="Calibri"/>
        </w:rPr>
        <w:t>(Wilcove et al. 2013; Stibig et al. 2014; Imai et al. 2018; Zeng et al. 2018; Estoque et al. 2019)</w:t>
      </w:r>
      <w:r w:rsidR="006C7758" w:rsidRPr="006C7758">
        <w:fldChar w:fldCharType="end"/>
      </w:r>
      <w:r w:rsidR="006C7758" w:rsidRPr="006C7758">
        <w:t xml:space="preserve">, the associated development of roads and infrastructure that facilitate such expansion </w:t>
      </w:r>
      <w:r w:rsidR="006C7758"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6C7758" w:rsidRPr="006C7758">
        <w:fldChar w:fldCharType="separate"/>
      </w:r>
      <w:r w:rsidR="00811E4E" w:rsidRPr="00811E4E">
        <w:rPr>
          <w:rFonts w:ascii="Calibri" w:hAnsi="Calibri" w:cs="Calibri"/>
        </w:rPr>
        <w:t>(Hughes 2018)</w:t>
      </w:r>
      <w:r w:rsidR="006C7758" w:rsidRPr="006C7758">
        <w:fldChar w:fldCharType="end"/>
      </w:r>
      <w:r w:rsidR="006C7758" w:rsidRPr="006C7758">
        <w:t xml:space="preserve">, and civil unrest and war </w:t>
      </w:r>
      <w:r w:rsidR="006C7758"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6C7758" w:rsidRPr="006C7758">
        <w:fldChar w:fldCharType="separate"/>
      </w:r>
      <w:r w:rsidR="00811E4E" w:rsidRPr="00811E4E">
        <w:rPr>
          <w:rFonts w:ascii="Calibri" w:hAnsi="Calibri" w:cs="Calibri"/>
          <w:szCs w:val="24"/>
        </w:rPr>
        <w:t>(Kaimowitz &amp; Fauné 2003; Price 2020)</w:t>
      </w:r>
      <w:r w:rsidR="006C7758" w:rsidRPr="006C7758">
        <w:fldChar w:fldCharType="end"/>
      </w:r>
      <w:r w:rsidR="006C7758" w:rsidRPr="006C7758">
        <w:t xml:space="preserve">. </w:t>
      </w:r>
      <w:r w:rsidR="00261C3D">
        <w:t xml:space="preserve">Despite the pressure on SEA’s forests, some countries have undergone forest transitions and </w:t>
      </w:r>
      <w:r w:rsidR="009436B4">
        <w:t xml:space="preserve">are seeing net increases in forest cover </w:t>
      </w:r>
      <w:r w:rsidR="009436B4">
        <w:fldChar w:fldCharType="begin"/>
      </w:r>
      <w:r w:rsidR="009436B4">
        <w:instrText xml:space="preserve"> ADDIN ZOTERO_ITEM CSL_CITATION {"citationID":"kf2Dyx9V","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9436B4">
        <w:fldChar w:fldCharType="separate"/>
      </w:r>
      <w:r w:rsidR="009436B4" w:rsidRPr="009436B4">
        <w:rPr>
          <w:rFonts w:ascii="Calibri" w:hAnsi="Calibri" w:cs="Calibri"/>
        </w:rPr>
        <w:t>(</w:t>
      </w:r>
      <w:proofErr w:type="spellStart"/>
      <w:r w:rsidR="009436B4" w:rsidRPr="009436B4">
        <w:rPr>
          <w:rFonts w:ascii="Calibri" w:hAnsi="Calibri" w:cs="Calibri"/>
        </w:rPr>
        <w:t>Youn</w:t>
      </w:r>
      <w:proofErr w:type="spellEnd"/>
      <w:r w:rsidR="009436B4" w:rsidRPr="009436B4">
        <w:rPr>
          <w:rFonts w:ascii="Calibri" w:hAnsi="Calibri" w:cs="Calibri"/>
        </w:rPr>
        <w:t xml:space="preserve"> et al. 2017)</w:t>
      </w:r>
      <w:r w:rsidR="009436B4">
        <w:fldChar w:fldCharType="end"/>
      </w:r>
      <w:r w:rsidR="009436B4">
        <w:t xml:space="preserve">. There are legitimate criticisms of the simplicity of traditional metrics of forest transitions; primarily that using the broadest interpretation of ‘forest cover’ ignores forest type or quality resulting in, for example, non-native plantations counting towards net forest gains </w:t>
      </w:r>
      <w:r w:rsidR="009436B4">
        <w:fldChar w:fldCharType="begin"/>
      </w:r>
      <w:r w:rsidR="009436B4">
        <w:instrText xml:space="preserve"> ADDIN ZOTERO_ITEM CSL_CITATION {"citationID":"nrOJyfAr","properties":{"formattedCitation":"(Kull 2017)","plainCitation":"(Kull 2017)","noteIndex":0},"citationItems":[{"id":2897,"uris":["http://zotero.org/users/2170232/items/GX7Z95UP"],"uri":["http://zotero.org/users/2170232/items/GX7Z95UP"],"itemData":{"id":2897,"type":"article-journal","abstract":"&lt;p&gt;&lt;strong&gt;Abstract.&lt;/strong&gt; &lt;q&gt;Forest transitions&lt;/q&gt; have recently received much attention, particularly in the hope that the historical transitions from net deforestation to forest recovery documented in several temperate countries might be reproduced in tropical countries. The analysis of forest transitions, however, has struggled with questions of forest definition and has at times focussed purely on tree cover, irrespective of tree types (e.g. native forest or exotic plantations). Furthermore, it has paid little attention to how categories and definitions of forest are used to political effect or shape how forest change is viewed. In this paper, I propose a new heuristic model to address these lacunae, building on a conception of forests as distinct socio-ecological relationships between people, trees, and other actors that maintain and threaten the forest. The model draws on selected work in the forest transition, land change science, and critical social science literatures. It explicitly forces analysts to see forests as much more than a land cover statistic, particularly as it internalizes consideration of forest characteristics and the differential ways in which forests are produced and thought about. The new heuristic model distinguishes between four component forest transitions: transitions in quantitative forest cover (FT1); in characteristics like species composition or density (FT2); in the ecological, socio-economic, and political processes and relationships that constitute particular forests (FT3); and in forest ideologies, discourses, and stories (FT4). The four are interlinked; the third category emerges as the linchpin. An analysis of forest transformations requires attention to diverse social and ecological processes, to power-laden official categories and classifications, and to the discourses and tropes by which people interpret these changes. Diverse examples are used to illustrate the model components and highlight the utility of considering the four categories of forest transitions.&lt;/p&gt;","container-title":"Geographica Helvetica","DOI":"10.5194/gh-72-465-2017","ISSN":"0016-7312","issue":"4","language":"English","note":"publisher: Copernicus GmbH","page":"465-474","source":"gh.copernicus.org","title":"Forest transitions: a new conceptual scheme","title-short":"Forest transitions","volume":"72","author":[{"family":"Kull","given":"Christian A."}],"issued":{"date-parts":[["2017",12,15]]}}}],"schema":"https://github.com/citation-style-language/schema/raw/master/csl-citation.json"} </w:instrText>
      </w:r>
      <w:r w:rsidR="009436B4">
        <w:fldChar w:fldCharType="separate"/>
      </w:r>
      <w:r w:rsidR="009436B4" w:rsidRPr="009436B4">
        <w:rPr>
          <w:rFonts w:ascii="Calibri" w:hAnsi="Calibri" w:cs="Calibri"/>
        </w:rPr>
        <w:t>(Kull 2017)</w:t>
      </w:r>
      <w:r w:rsidR="009436B4">
        <w:fldChar w:fldCharType="end"/>
      </w:r>
      <w:r w:rsidR="009436B4">
        <w:t xml:space="preserve">. Nevertheless, the reduction in the loss of native forests which are inevitably required to reach a forest transition should be celebrated. </w:t>
      </w:r>
    </w:p>
    <w:p w14:paraId="557461A3" w14:textId="77777777" w:rsidR="00010974" w:rsidRDefault="00894AFB" w:rsidP="006C7758">
      <w:r>
        <w:t xml:space="preserve">In all Asian case studies of successful forest transition, state intervention has played a role </w:t>
      </w:r>
      <w:r>
        <w:fldChar w:fldCharType="begin"/>
      </w:r>
      <w:r>
        <w:instrText xml:space="preserve"> ADDIN ZOTERO_ITEM CSL_CITATION {"citationID":"OJGtKpzB","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fldChar w:fldCharType="separate"/>
      </w:r>
      <w:r w:rsidRPr="00894AFB">
        <w:rPr>
          <w:rFonts w:ascii="Calibri" w:hAnsi="Calibri" w:cs="Calibri"/>
        </w:rPr>
        <w:t>(</w:t>
      </w:r>
      <w:proofErr w:type="spellStart"/>
      <w:r w:rsidRPr="00894AFB">
        <w:rPr>
          <w:rFonts w:ascii="Calibri" w:hAnsi="Calibri" w:cs="Calibri"/>
        </w:rPr>
        <w:t>Youn</w:t>
      </w:r>
      <w:proofErr w:type="spellEnd"/>
      <w:r w:rsidRPr="00894AFB">
        <w:rPr>
          <w:rFonts w:ascii="Calibri" w:hAnsi="Calibri" w:cs="Calibri"/>
        </w:rPr>
        <w:t xml:space="preserve"> et al. 2017)</w:t>
      </w:r>
      <w:r>
        <w:fldChar w:fldCharType="end"/>
      </w:r>
      <w:r>
        <w:t>. Government policies and legal frameworks that disincentivise forest clearance and promote sustainable land use are critical factors in facilitating behaviour change at all levels</w:t>
      </w:r>
      <w:r w:rsidR="00010974">
        <w:t>.</w:t>
      </w:r>
    </w:p>
    <w:p w14:paraId="483E2408" w14:textId="1A9F8FCF" w:rsidR="00894AFB" w:rsidRPr="00010974" w:rsidRDefault="00010974" w:rsidP="006C7758">
      <w:pPr>
        <w:rPr>
          <w:i/>
          <w:iCs/>
        </w:rPr>
      </w:pPr>
      <w:r w:rsidRPr="00010974">
        <w:rPr>
          <w:i/>
          <w:iCs/>
        </w:rPr>
        <w:t xml:space="preserve">Need to understand complexity and drivers of forest loss. Commercial </w:t>
      </w:r>
      <w:proofErr w:type="spellStart"/>
      <w:r w:rsidRPr="00010974">
        <w:rPr>
          <w:i/>
          <w:iCs/>
        </w:rPr>
        <w:t>agric</w:t>
      </w:r>
      <w:proofErr w:type="spellEnd"/>
      <w:r w:rsidRPr="00010974">
        <w:rPr>
          <w:i/>
          <w:iCs/>
        </w:rPr>
        <w:t xml:space="preserve"> one of the most important drivers, so also important to understand link between economic development and commodity production. ELCs big issue in SEA, and in Cambodia. Background to ELCs in Cambodia</w:t>
      </w:r>
      <w:proofErr w:type="gramStart"/>
      <w:r w:rsidRPr="00010974">
        <w:rPr>
          <w:i/>
          <w:iCs/>
        </w:rPr>
        <w:t xml:space="preserve">. </w:t>
      </w:r>
      <w:r w:rsidR="00894AFB" w:rsidRPr="00010974">
        <w:rPr>
          <w:i/>
          <w:iCs/>
        </w:rPr>
        <w:t xml:space="preserve"> </w:t>
      </w:r>
      <w:proofErr w:type="gramEnd"/>
    </w:p>
    <w:p w14:paraId="7C95C6AD" w14:textId="4D9B0C0A" w:rsidR="006C7758" w:rsidRPr="006C7758" w:rsidRDefault="006C7758">
      <w:r w:rsidRPr="006C7758">
        <w:t xml:space="preserve"> </w:t>
      </w:r>
    </w:p>
    <w:p w14:paraId="6C0023C7" w14:textId="185C8A50" w:rsidR="00FD012C" w:rsidRDefault="005620D2">
      <w:r>
        <w:t>Forest transitions – link to para above. Explanation of older theories plus newer papers. Case studies. To be able to identify which pathway a country is on, or how close to a transition they are, and what needs to be done to get there, we need to break down some of the complexity and understand how economics and agriculture are related to forest loss.</w:t>
      </w:r>
    </w:p>
    <w:p w14:paraId="3132DDC7" w14:textId="0BFAB40F" w:rsidR="005620D2" w:rsidRDefault="005620D2">
      <w:r>
        <w:t>Some other studies that have modelled relationships between macroeconomic, agriculture, and forest loss.</w:t>
      </w:r>
      <w:r w:rsidR="00141381">
        <w:t xml:space="preserve"> Introduce ELCs and their effect on forests – from the wider region. Background to ELCs in Cambodia. Key to understand relationships between macroeconomics and </w:t>
      </w:r>
      <w:proofErr w:type="spellStart"/>
      <w:r w:rsidR="00141381">
        <w:t>agro</w:t>
      </w:r>
      <w:proofErr w:type="spellEnd"/>
      <w:r w:rsidR="00141381">
        <w:t>-industry in Cambodia.</w:t>
      </w:r>
    </w:p>
    <w:p w14:paraId="2BDA47DE" w14:textId="0A53BE6E" w:rsidR="00141381" w:rsidRDefault="00141381">
      <w:r>
        <w:t>In this study…</w:t>
      </w:r>
    </w:p>
    <w:p w14:paraId="5339438C" w14:textId="77777777" w:rsidR="00FD012C" w:rsidRDefault="00FD012C"/>
    <w:p w14:paraId="685089B3" w14:textId="5C696AF6" w:rsidR="000A46B5" w:rsidRPr="007C7AA3" w:rsidRDefault="0064115C">
      <w:r>
        <w:t xml:space="preserve">Forest transitions and pathways </w:t>
      </w:r>
      <w:r w:rsidR="002238D4">
        <w:t>– the theory is useful but has limitations</w:t>
      </w:r>
    </w:p>
    <w:p w14:paraId="71A80A7D" w14:textId="67A26DCA" w:rsidR="000A46B5" w:rsidRDefault="0093383C">
      <w:r w:rsidRPr="0093383C">
        <w:lastRenderedPageBreak/>
        <w:t xml:space="preserve">Mather 2007 – China, India and Vietnam have all undergone forest </w:t>
      </w:r>
      <w:proofErr w:type="gramStart"/>
      <w:r w:rsidRPr="0093383C">
        <w:t>transitions</w:t>
      </w:r>
      <w:proofErr w:type="gramEnd"/>
      <w:r w:rsidRPr="0093383C">
        <w:t xml:space="preserve"> and these have been led largely by the governments</w:t>
      </w:r>
    </w:p>
    <w:p w14:paraId="5D5ACD80" w14:textId="34EE5DBE" w:rsidR="002238D4" w:rsidRPr="0093383C" w:rsidRDefault="002238D4">
      <w:proofErr w:type="spellStart"/>
      <w:r>
        <w:t>Youn</w:t>
      </w:r>
      <w:proofErr w:type="spellEnd"/>
      <w:r>
        <w:t xml:space="preserve"> et al 2017 – forest transitions in 9 Asian countries</w:t>
      </w:r>
    </w:p>
    <w:p w14:paraId="6A1BCBAE" w14:textId="6B27CA88" w:rsidR="000A46B5" w:rsidRPr="00C16DA9" w:rsidRDefault="00C16DA9">
      <w:r w:rsidRPr="00C16DA9">
        <w:t>Grogan et al 2019 – commodity prices driving LUC</w:t>
      </w: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lastRenderedPageBreak/>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010974"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5448495E" w14:textId="77777777" w:rsidR="000A46B5" w:rsidRPr="001E05DC" w:rsidRDefault="000A46B5" w:rsidP="000A46B5">
      <w:r w:rsidRPr="001E05DC">
        <w:t>One year time lag:</w:t>
      </w:r>
    </w:p>
    <w:p w14:paraId="74338C5D" w14:textId="77777777" w:rsidR="000A46B5" w:rsidRPr="001E05DC" w:rsidRDefault="00010974"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77777777" w:rsidR="000A46B5" w:rsidRPr="001E05DC" w:rsidRDefault="00010974"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0954CD2F" w:rsidR="000A46B5" w:rsidRDefault="00E82045" w:rsidP="000A46B5">
      <w:r>
        <w:t>During the study period 167,477 km</w:t>
      </w:r>
      <w:r w:rsidRPr="00E82045">
        <w:rPr>
          <w:vertAlign w:val="superscript"/>
        </w:rPr>
        <w:t>-2</w:t>
      </w:r>
      <w:r>
        <w:t xml:space="preserve"> of forest was lost which represented nearly 16% of the total forest cover. </w:t>
      </w:r>
      <w:r w:rsidR="00F4635E">
        <w:t>The models for changes in the rate of forest loss as a function of macroeconomic predictors produced n</w:t>
      </w:r>
      <w:r w:rsidR="000A46B5">
        <w:t>o strong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045ECA">
        <w:t>Table S</w:t>
      </w:r>
      <w:r>
        <w:t xml:space="preserve">18). </w:t>
      </w:r>
      <w:bookmarkStart w:id="4"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4"/>
      <w:r>
        <w:t xml:space="preserve">. </w:t>
      </w:r>
      <w:bookmarkStart w:id="5" w:name="_Hlk85436510"/>
      <w:r>
        <w:t xml:space="preserve">The largest overall effect excluding control variables was for changes in agricultural proportion of GDP with no time lag and a one-year time lag </w:t>
      </w:r>
      <w:bookmarkEnd w:id="5"/>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6" w:name="_Hlk85436539"/>
      <w:r>
        <w:t xml:space="preserve">positive relationships between the allocation of new ELCs and increases in the agricultural proportion of GDP and increases in foreign direct investment </w:t>
      </w:r>
      <w:bookmarkEnd w:id="6"/>
      <w:r>
        <w:t xml:space="preserve">(one-year time lag rate ratio = 1.004, </w:t>
      </w:r>
      <w:r w:rsidRPr="005E63DE">
        <w:t xml:space="preserve">Table </w:t>
      </w:r>
      <w:r w:rsidR="004740E7">
        <w:t>2</w:t>
      </w:r>
      <w:r w:rsidRPr="005E63DE">
        <w:t xml:space="preserve">, Figure </w:t>
      </w:r>
      <w:r w:rsidR="004740E7">
        <w:t>5</w:t>
      </w:r>
      <w:r>
        <w:t xml:space="preserve">). These effects suggest ties between both the development of new </w:t>
      </w:r>
      <w:r w:rsidR="004740E7">
        <w:t>ELCs</w:t>
      </w:r>
      <w:r>
        <w:t xml:space="preserve"> and the growth of the agricultural sector, and the injection of foreign wealth into the sector via the purchasing of concessions by international companies. There was also a </w:t>
      </w:r>
      <w:bookmarkStart w:id="7" w:name="_Hlk85436623"/>
      <w:r>
        <w:t xml:space="preserve">positive relationship between new ELC allocation and increases in development flows to the environment sector </w:t>
      </w:r>
      <w:bookmarkEnd w:id="7"/>
      <w:r>
        <w:t xml:space="preserve">(no time lag rate ratio = 1.031). This suggests that in the short-term, investments into the environment sector via development funding (predominantly from international donors) does not reduce the number of new ELC allocations.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p>
    <w:p w14:paraId="303CB01A" w14:textId="16580127" w:rsidR="000A46B5" w:rsidRDefault="000A46B5" w:rsidP="000A46B5">
      <w:bookmarkStart w:id="8" w:name="_Hlk85436768"/>
      <w:r>
        <w:t xml:space="preserve">The largest effect within the commodity set was for the change in market price of rice in the same year as the response </w:t>
      </w:r>
      <w:bookmarkEnd w:id="8"/>
      <w:r>
        <w:t>(no time lag) with a rate ratio of 1.009 (</w:t>
      </w:r>
      <w:r w:rsidRPr="005E63DE">
        <w:t xml:space="preserve">Table </w:t>
      </w:r>
      <w:r w:rsidR="0000260F">
        <w:t>2</w:t>
      </w:r>
      <w:r>
        <w:t xml:space="preserve">). There were </w:t>
      </w:r>
      <w:bookmarkStart w:id="9" w:name="_Hlk85436780"/>
      <w:r>
        <w:t xml:space="preserve">further strong positive relationships between the changes in the market price of rubber </w:t>
      </w:r>
      <w:bookmarkEnd w:id="9"/>
      <w:r>
        <w:t>(no time lag rate ratio = 1.001</w:t>
      </w:r>
      <w:bookmarkStart w:id="10" w:name="_Hlk85436794"/>
      <w:r>
        <w:t xml:space="preserve">), the changes in the non-food production index </w:t>
      </w:r>
      <w:bookmarkEnd w:id="10"/>
      <w:r>
        <w:t xml:space="preserve">(one-year time lag rate ratio = 1.007), </w:t>
      </w:r>
      <w:bookmarkStart w:id="11" w:name="_Hlk85436805"/>
      <w:r>
        <w:t xml:space="preserve">and changes in the market price of sugar </w:t>
      </w:r>
      <w:bookmarkEnd w:id="11"/>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12" w:name="_Hlk85437183"/>
      <w:r>
        <w:t>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w:t>
      </w:r>
      <w:bookmarkEnd w:id="12"/>
      <w:r>
        <w:t xml:space="preserve"> </w:t>
      </w:r>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13" w:name="_Hlk85437276"/>
      <w:r>
        <w:t xml:space="preserve">The strongest positive relationship was with changes in the producer price of rubber </w:t>
      </w:r>
      <w:bookmarkEnd w:id="13"/>
      <w:r>
        <w:t>(no time lag rate ratio = 1.035). The effect of positive changes (i.e., net increases) in the price a farmer will get for rubber production can be seen in the predictions of new ELCs (</w:t>
      </w:r>
      <w:r w:rsidRPr="00DF51FB">
        <w:t>Figure 4</w:t>
      </w:r>
      <w:r>
        <w:t xml:space="preserve">). </w:t>
      </w:r>
      <w:bookmarkStart w:id="14" w:name="_Hlk85437378"/>
      <w:r>
        <w:t xml:space="preserve">There were also positive relationships between ELC allocation and changes in the producer price of corn </w:t>
      </w:r>
      <w:bookmarkEnd w:id="14"/>
      <w:r>
        <w:t xml:space="preserve">(one-year time lag rate ratio = 1.011) </w:t>
      </w:r>
      <w:bookmarkStart w:id="15" w:name="_Hlk85437385"/>
      <w:r>
        <w:t xml:space="preserve">and the producer price of rice </w:t>
      </w:r>
      <w:bookmarkEnd w:id="15"/>
      <w:r>
        <w:t xml:space="preserve">(two-year time lag rate ratio = 1.013, </w:t>
      </w:r>
      <w:r w:rsidRPr="00DF51FB">
        <w:t>Figure 4, Table 3</w:t>
      </w:r>
      <w:r>
        <w:t xml:space="preserve">). Corn and rice are less </w:t>
      </w:r>
      <w:r>
        <w:lastRenderedPageBreak/>
        <w:t xml:space="preserve">valuable in terms of absolute producer prices than sugar and rubber, and this may be reflected in the time lag that exists between positive changes in the prices and increases in new ELCs. </w:t>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w:t>
      </w:r>
      <w:bookmarkStart w:id="16" w:name="_Hlk85437578"/>
      <w:r>
        <w:t>Increases in the producer prices of rice and cassava resulted in fewer predicted ELCs in the same year (no time lag rate ratio = 0.976) and two years later (two-year time lag rate ratio = 0.982), respectively</w:t>
      </w:r>
      <w:bookmarkEnd w:id="16"/>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Cassava is not a</w:t>
      </w:r>
      <w:r w:rsidR="00347783">
        <w:t xml:space="preserve"> </w:t>
      </w:r>
      <w:r>
        <w:t xml:space="preserve">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A582FFA">
            <wp:extent cx="5731510" cy="5731510"/>
            <wp:effectExtent l="0" t="0" r="2540" b="254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1"/>
                    <a:stretch>
                      <a:fillRect/>
                    </a:stretch>
                  </pic:blipFill>
                  <pic:spPr bwMode="auto">
                    <a:xfrm>
                      <a:off x="0" y="0"/>
                      <a:ext cx="5731510" cy="5731510"/>
                    </a:xfrm>
                    <a:prstGeom prst="rect">
                      <a:avLst/>
                    </a:prstGeom>
                  </pic:spPr>
                </pic:pic>
              </a:graphicData>
            </a:graphic>
          </wp:inline>
        </w:drawing>
      </w:r>
    </w:p>
    <w:p w14:paraId="39E51B07" w14:textId="6792B36B"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2"/>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w:t>
      </w:r>
      <w:proofErr w:type="gramStart"/>
      <w:r w:rsidRPr="00C84941">
        <w:rPr>
          <w:b/>
          <w:bCs/>
          <w:sz w:val="20"/>
          <w:szCs w:val="20"/>
        </w:rPr>
        <w:t>i.e.</w:t>
      </w:r>
      <w:proofErr w:type="gramEnd"/>
      <w:r w:rsidRPr="00C84941">
        <w:rPr>
          <w:b/>
          <w:bCs/>
          <w:sz w:val="20"/>
          <w:szCs w:val="20"/>
        </w:rPr>
        <w:t xml:space="preserv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producer price for rubber (USD/t) row b: producer price for cassava (USD/t), row c: producer price for corn (USD/t), row d: producer price for sugar (USD/t).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black lines are model predictions, and coloured ribbons are 95% confidence intervals.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17"/>
      <w:commentRangeStart w:id="18"/>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7"/>
      <w:r>
        <w:rPr>
          <w:rStyle w:val="CommentReference"/>
        </w:rPr>
        <w:commentReference w:id="17"/>
      </w:r>
      <w:commentRangeEnd w:id="18"/>
      <w:r w:rsidR="00C65931">
        <w:rPr>
          <w:rStyle w:val="CommentReference"/>
        </w:rPr>
        <w:commentReference w:id="1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Models had Poisson error structures with a log link</w:t>
      </w:r>
      <w:r w:rsidR="003D5F3C">
        <w:rPr>
          <w:b/>
          <w:bCs/>
          <w:sz w:val="20"/>
          <w:szCs w:val="20"/>
        </w:rPr>
        <w:t>;</w:t>
      </w:r>
      <w:r w:rsidR="00DE2591">
        <w:rPr>
          <w:b/>
          <w:bCs/>
          <w:sz w:val="20"/>
          <w:szCs w:val="20"/>
        </w:rPr>
        <w:t xml:space="preserve"> points and predictions were </w:t>
      </w:r>
      <w:proofErr w:type="gramStart"/>
      <w:r w:rsidR="00DE2591">
        <w:rPr>
          <w:b/>
          <w:bCs/>
          <w:sz w:val="20"/>
          <w:szCs w:val="20"/>
        </w:rPr>
        <w:t>back-transformed</w:t>
      </w:r>
      <w:proofErr w:type="gramEnd"/>
      <w:r w:rsidR="00DE2591">
        <w:rPr>
          <w:b/>
          <w:bCs/>
          <w:sz w:val="20"/>
          <w:szCs w:val="20"/>
        </w:rPr>
        <w:t xml:space="preserve">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68B2982"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AD3F12" w:rsidRDefault="00AD3F12" w:rsidP="006F2311">
      <w:pPr>
        <w:rPr>
          <w:b/>
          <w:bCs/>
        </w:rPr>
      </w:pPr>
      <w:r w:rsidRPr="00AD3F12">
        <w:rPr>
          <w:b/>
          <w:bCs/>
          <w:i/>
          <w:iCs/>
        </w:rPr>
        <w:t>Direct forest loss</w:t>
      </w:r>
    </w:p>
    <w:p w14:paraId="135FC9CB" w14:textId="4967F73F" w:rsidR="00046338" w:rsidRDefault="006F2311" w:rsidP="006F2311">
      <w:r>
        <w:t xml:space="preserve">There were very few significant effects </w:t>
      </w:r>
      <w:r w:rsidR="00F55680">
        <w:t>from the models</w:t>
      </w:r>
      <w:r>
        <w:t xml:space="preserve">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36712C">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local levels</w:t>
      </w:r>
      <w:proofErr w:type="gramStart"/>
      <w:r w:rsidR="003205E2">
        <w:t xml:space="preserve">. </w:t>
      </w:r>
      <w:r w:rsidR="00F55680">
        <w:t xml:space="preserve"> </w:t>
      </w:r>
      <w:proofErr w:type="gramEnd"/>
      <w:r w:rsidR="00F55680">
        <w:t xml:space="preserve"> </w:t>
      </w:r>
      <w:r w:rsidR="00046338">
        <w:t xml:space="preserve"> </w:t>
      </w:r>
    </w:p>
    <w:p w14:paraId="3C8E1423" w14:textId="3798BDD3" w:rsidR="00AD3F12" w:rsidRPr="00AD3F12" w:rsidRDefault="00AD3F12" w:rsidP="006F2311">
      <w:pPr>
        <w:rPr>
          <w:b/>
          <w:bCs/>
          <w:i/>
          <w:iCs/>
        </w:rPr>
      </w:pPr>
      <w:r w:rsidRPr="00AD3F12">
        <w:rPr>
          <w:b/>
          <w:bCs/>
          <w:i/>
          <w:iCs/>
        </w:rPr>
        <w:t>New ELCs</w:t>
      </w:r>
    </w:p>
    <w:p w14:paraId="79089BA6" w14:textId="7DE2BC4D"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w:t>
      </w:r>
      <w:r w:rsidR="00B66116">
        <w:t xml:space="preserve"> </w:t>
      </w:r>
      <w:r w:rsidR="00B66116">
        <w:fldChar w:fldCharType="begin"/>
      </w:r>
      <w:r w:rsidR="003D5F3C">
        <w:instrText xml:space="preserve"> ADDIN ZOTERO_ITEM CSL_CITATION {"citationID":"s3W9z4mt","properties":{"formattedCitation":"(Davis et al. 2015)","plainCitation":"(Davis et al. 2015)","dontUpdate":true,"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w:t>
      </w:r>
    </w:p>
    <w:p w14:paraId="2B72F5CE" w14:textId="6340E90C" w:rsidR="0089542A" w:rsidRPr="0089542A" w:rsidRDefault="0089542A" w:rsidP="00801E63">
      <w:pPr>
        <w:rPr>
          <w:i/>
          <w:iCs/>
        </w:rPr>
      </w:pPr>
      <w:r w:rsidRPr="0089542A">
        <w:rPr>
          <w:i/>
          <w:iCs/>
        </w:rPr>
        <w:lastRenderedPageBreak/>
        <w:t xml:space="preserve">Economics </w:t>
      </w:r>
    </w:p>
    <w:p w14:paraId="2DECDAB0" w14:textId="285EC17D" w:rsidR="006F2311" w:rsidRDefault="006F2311" w:rsidP="006F2311">
      <w:r>
        <w:t xml:space="preserve">There were clear relationships between the size of the agricultural sector, the rates of foreign investment, and the number of new ELCs. </w:t>
      </w:r>
      <w:r w:rsidR="00B82439">
        <w:t xml:space="preserve">When the agricultural sector’s contribution to national GDP increases, so do the predicted number of new ELCs. </w:t>
      </w:r>
      <w:r w:rsidR="00801E63">
        <w:t xml:space="preserve">For example, when the agricultural sector’s </w:t>
      </w:r>
      <w:r w:rsidR="00B82439">
        <w:t>GDP proportion</w:t>
      </w:r>
      <w:r w:rsidR="00801E63">
        <w:t xml:space="preserve"> decreases by 3% </w:t>
      </w:r>
      <w:proofErr w:type="gramStart"/>
      <w:r w:rsidR="00801E63">
        <w:t>in a given year</w:t>
      </w:r>
      <w:proofErr w:type="gramEnd"/>
      <w:r w:rsidR="00801E63">
        <w:t xml:space="preserve"> relative to the previous year, the number of new ELCs allocated that year is predicted to be approximately 2, whereas when the sector’s</w:t>
      </w:r>
      <w:r w:rsidR="00B82439">
        <w:t xml:space="preserve"> GDP</w:t>
      </w:r>
      <w:r w:rsidR="00801E63">
        <w:t xml:space="preserve"> proportion</w:t>
      </w:r>
      <w:r w:rsidR="00B82439">
        <w:t xml:space="preserve"> </w:t>
      </w:r>
      <w:r w:rsidR="00801E63">
        <w:t xml:space="preserve">increases in a given year by 1% relative to the previous year, the number of new ELCs is predicted to be 6. </w:t>
      </w:r>
      <w:r w:rsidR="00B82439">
        <w:t>Likewise, when foreign investment into the country increases, so do the predicted number of new ELCs. For example, w</w:t>
      </w:r>
      <w:r w:rsidR="00801E63">
        <w:t xml:space="preserve">hen the amount of foreign investment decreases by approximately $10 million relative to the previous year, the number of new ELCs one year later is predicted to be 3. Conversely, when foreign investment </w:t>
      </w:r>
      <w:proofErr w:type="gramStart"/>
      <w:r w:rsidR="00801E63">
        <w:t>in a given year</w:t>
      </w:r>
      <w:proofErr w:type="gramEnd"/>
      <w:r w:rsidR="00801E63">
        <w:t xml:space="preserve"> increases by approximately $300 million relative to the previous year, then one year later the number of new ELCs is predicted to be 10. </w:t>
      </w:r>
      <w:r w:rsidR="00B82439">
        <w:t xml:space="preserve">Although our results do not describe causation, </w:t>
      </w:r>
      <w:proofErr w:type="gramStart"/>
      <w:r w:rsidR="00B82439">
        <w:t>it is clear that there</w:t>
      </w:r>
      <w:proofErr w:type="gramEnd"/>
      <w:r w:rsidR="00B82439">
        <w:t xml:space="preserve"> are important relationships between foreign investment, agriculture, and the development of new ELCs.</w:t>
      </w:r>
      <w:r w:rsidR="00131C5D">
        <w:t xml:space="preserve"> Cambodia is likely to continue prioritising growth within the agricultural sector </w:t>
      </w:r>
      <w:r w:rsidR="00131C5D">
        <w:fldChar w:fldCharType="begin"/>
      </w:r>
      <w:r w:rsidR="00131C5D">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131C5D">
        <w:fldChar w:fldCharType="separate"/>
      </w:r>
      <w:r w:rsidR="00131C5D" w:rsidRPr="00131C5D">
        <w:rPr>
          <w:rFonts w:ascii="Calibri" w:hAnsi="Calibri" w:cs="Calibri"/>
        </w:rPr>
        <w:t>(Eliste &amp; Zorya 2015)</w:t>
      </w:r>
      <w:r w:rsidR="00131C5D">
        <w:fldChar w:fldCharType="end"/>
      </w:r>
      <w:r w:rsidR="00131C5D">
        <w:t xml:space="preserve">, and neoliberal economic policies will continue to encourage foreign investment </w:t>
      </w:r>
      <w:r w:rsidR="00131C5D">
        <w:fldChar w:fldCharType="begin"/>
      </w:r>
      <w:r w:rsidR="00131C5D">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131C5D">
        <w:fldChar w:fldCharType="separate"/>
      </w:r>
      <w:r w:rsidR="00131C5D" w:rsidRPr="00131C5D">
        <w:rPr>
          <w:rFonts w:ascii="Calibri" w:hAnsi="Calibri" w:cs="Calibri"/>
        </w:rPr>
        <w:t>(Hughes &amp; Un 2011; Green 2020; Phillips &amp; Davy 2021)</w:t>
      </w:r>
      <w:r w:rsidR="00131C5D">
        <w:fldChar w:fldCharType="end"/>
      </w:r>
      <w:r w:rsidR="001D4CBF">
        <w:t xml:space="preserve">. Therefore, it is likely that the development of industrial-scale commercial agriculture will continue. </w:t>
      </w:r>
      <w:r>
        <w:t xml:space="preserve">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Despite real and perceived benefits of attracting foreign investment and</w:t>
      </w:r>
      <w:r w:rsidR="00A54C9C">
        <w:t xml:space="preserve"> promoting the</w:t>
      </w:r>
      <w:r>
        <w:t xml:space="preserve"> expan</w:t>
      </w:r>
      <w:r w:rsidR="00A54C9C">
        <w:t>sion</w:t>
      </w:r>
      <w:r>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t>, there are numerous negative effects on local people and the environment</w:t>
      </w:r>
      <w:r w:rsidR="00050B93">
        <w:t xml:space="preserve"> </w:t>
      </w:r>
      <w:r w:rsidR="00050B93">
        <w:fldChar w:fldCharType="begin"/>
      </w:r>
      <w:r w:rsidR="00A54C9C">
        <w:instrText xml:space="preserve"> ADDIN ZOTERO_ITEM CSL_CITATION {"citationID":"xeG3bkk0","properties":{"formattedCitation":"(Curtis et al. 2018; Zaehringer et al. 2020)","plainCitation":"(Curtis et al. 2018; Zaehringer et al. 2020)","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A54C9C" w:rsidRPr="00A54C9C">
        <w:rPr>
          <w:rFonts w:ascii="Calibri" w:hAnsi="Calibri" w:cs="Calibri"/>
        </w:rPr>
        <w:t>(Curtis et al. 2018; Zaehringer et al. 2020)</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t>that would have alleviated poverty more effectively than a</w:t>
      </w:r>
      <w:r w:rsidR="00F513EE">
        <w:t>n externally owned</w:t>
      </w:r>
      <w:r>
        <w:t xml:space="preserve"> commercial agricultural enterprise. </w:t>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26B7F1B4" w:rsidR="00801E63" w:rsidRDefault="006F2311" w:rsidP="006F2311">
      <w:r>
        <w:t xml:space="preserve">Changes in new ELC allocation can be effectively predicted by several key agricultural commodity prices, both on the international market and internally at the </w:t>
      </w:r>
      <w:r w:rsidR="001D4CBF">
        <w:t>scale of the individual producer</w:t>
      </w:r>
      <w:r>
        <w:t>. Rubber, sugar, corn, and rice we all important variables in the models, and increases in the market prices</w:t>
      </w:r>
      <w:r w:rsidR="00F1302E">
        <w:t xml:space="preserve"> and producer prices</w:t>
      </w:r>
      <w:r>
        <w:t xml:space="preserve"> of these commodities can predict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 xml:space="preserve">Table </w:t>
      </w:r>
      <w:proofErr w:type="spellStart"/>
      <w:r w:rsidR="00050B93" w:rsidRPr="00050B93">
        <w:rPr>
          <w:highlight w:val="yellow"/>
        </w:rPr>
        <w:t>Sx</w:t>
      </w:r>
      <w:proofErr w:type="spellEnd"/>
      <w:r w:rsidR="00050B93">
        <w:t>)</w:t>
      </w:r>
      <w:r w:rsidR="00801E63">
        <w:t xml:space="preserve">, and we can see this reflected in the model; </w:t>
      </w:r>
      <w:r w:rsidR="001D4CBF">
        <w:t xml:space="preserve">if international rubber prices increase by </w:t>
      </w:r>
      <w:r w:rsidR="00FB65AB">
        <w:t xml:space="preserve">$1500/ton, the model predicts an additional </w:t>
      </w:r>
      <w:r w:rsidR="001D4CBF">
        <w:t>2</w:t>
      </w:r>
      <w:r w:rsidR="00FB65AB">
        <w:t>9</w:t>
      </w:r>
      <w:r w:rsidR="001D4CBF">
        <w:t xml:space="preserve"> new ELCs </w:t>
      </w:r>
      <w:r w:rsidR="00FB65AB">
        <w:t>the following year, compared with</w:t>
      </w:r>
      <w:r w:rsidR="001D4CBF">
        <w:t xml:space="preserve"> </w:t>
      </w:r>
      <w:r w:rsidR="00FB65AB">
        <w:t xml:space="preserve">an additional 4 if rubber prices do not change. Likewise, when the producer price of rubber decreases in value, very few new ELCs are predicted in the following year, but when prices increase by for example, $30/ton, in the following year 12 new ELCs ar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ELCs are predicted. Interestingly the effect of changes in sugar price were weak when there was no time lag, but the effect was stronger when both a one-year and two-year time lag were introduced.</w:t>
      </w:r>
    </w:p>
    <w:p w14:paraId="3553016D" w14:textId="0762C7F5" w:rsidR="00050B93" w:rsidRDefault="00F1302E" w:rsidP="006F2311">
      <w:r>
        <w:lastRenderedPageBreak/>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19"/>
      <w:commentRangeStart w:id="20"/>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19"/>
      <w:r w:rsidR="006F2311">
        <w:rPr>
          <w:rStyle w:val="CommentReference"/>
        </w:rPr>
        <w:commentReference w:id="19"/>
      </w:r>
      <w:commentRangeEnd w:id="20"/>
      <w:r w:rsidR="001E2F1B">
        <w:rPr>
          <w:rStyle w:val="CommentReference"/>
        </w:rPr>
        <w:commentReference w:id="20"/>
      </w:r>
      <w:r w:rsidR="006F2311">
        <w:t>.</w:t>
      </w:r>
      <w:r w:rsidR="000E32E5">
        <w:t xml:space="preserve"> Our study reinforces this link between commodity and producer prices of key agricultural products and development activities which reduce forest cover.</w:t>
      </w:r>
      <w:r w:rsidR="006F2311">
        <w:t xml:space="preserve"> </w:t>
      </w:r>
    </w:p>
    <w:p w14:paraId="41414D33" w14:textId="3035C5AA" w:rsidR="00050B93" w:rsidRPr="00050B93" w:rsidRDefault="00050B93" w:rsidP="006F2311">
      <w:pPr>
        <w:rPr>
          <w:b/>
          <w:bCs/>
          <w:i/>
          <w:iCs/>
        </w:rPr>
      </w:pPr>
      <w:r>
        <w:rPr>
          <w:b/>
          <w:bCs/>
          <w:i/>
          <w:iCs/>
        </w:rPr>
        <w:t xml:space="preserve">Conclusions </w:t>
      </w:r>
    </w:p>
    <w:p w14:paraId="6486437E" w14:textId="03BBAD71" w:rsidR="008E0F3D" w:rsidRDefault="00316ABA" w:rsidP="006F2311">
      <w:r>
        <w:t>Cambodia’s post-war economic recovery has been remarkably swi</w:t>
      </w:r>
      <w:r w:rsidR="00822264">
        <w:t xml:space="preserve">ft, boasting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Vrieze &amp; Kuch 2012; Global Witness 2013; Watson et al. 2014)</w:t>
      </w:r>
      <w:r w:rsidR="006E1ED5">
        <w:fldChar w:fldCharType="end"/>
      </w:r>
      <w:r w:rsidR="006E1ED5">
        <w:t>. Economic land concessions have proved a popular mechanism with which to direct foreign investment, expand industrial-scale commercial agriculture, and boost economic activity, yet have also been a key driver in deforestation.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w:t>
      </w:r>
      <w:proofErr w:type="spellStart"/>
      <w:r w:rsidR="0042633E">
        <w:t>EKC</w:t>
      </w:r>
      <w:r w:rsidR="008064C8">
        <w:t>d</w:t>
      </w:r>
      <w:proofErr w:type="spellEnd"/>
      <w:r w:rsidR="0042633E">
        <w:t xml:space="preserve"> </w:t>
      </w:r>
      <w:r w:rsidR="00FE1CFD">
        <w:t>(</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 xml:space="preserve">Bhattarai &amp; </w:t>
      </w:r>
      <w:proofErr w:type="spellStart"/>
      <w:r w:rsidR="00FE1CFD" w:rsidRPr="00FE1CFD">
        <w:rPr>
          <w:rFonts w:ascii="Calibri" w:hAnsi="Calibri" w:cs="Calibri"/>
        </w:rPr>
        <w:t>Hammig</w:t>
      </w:r>
      <w:proofErr w:type="spellEnd"/>
      <w:r w:rsidR="00FE1CFD" w:rsidRPr="00FE1CFD">
        <w:rPr>
          <w:rFonts w:ascii="Calibri" w:hAnsi="Calibri" w:cs="Calibri"/>
        </w:rPr>
        <w:t xml:space="preserve">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r w:rsidR="0093383C">
        <w:t>To</w:t>
      </w:r>
      <w:r w:rsidR="00A8102F">
        <w:t xml:space="preserve"> eliminate forest loss, and begin moving towards possible afforestation, Cambodia will need to experience a forest transition. </w:t>
      </w:r>
    </w:p>
    <w:p w14:paraId="793DAE13" w14:textId="292B4BC1" w:rsidR="00050B93" w:rsidRDefault="008E0F3D" w:rsidP="00BF6BF7">
      <w:r>
        <w:t xml:space="preserve">Perhaps the most relevant case study to compare with Cambodia is that of its neighbour Vietnam, which underwent a forest transition in the 1990s, and over the </w:t>
      </w:r>
      <w:r w:rsidR="00CD4BBD">
        <w:t>next</w:t>
      </w:r>
      <w:r>
        <w:t xml:space="preserve"> two decades national forest cover</w:t>
      </w:r>
      <w:r w:rsidR="00CD4BBD">
        <w:t xml:space="preserve"> increased</w:t>
      </w:r>
      <w:r>
        <w:t xml:space="preserve">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w:t>
      </w:r>
      <w:r w:rsidR="00894AFB">
        <w:t>robust</w:t>
      </w:r>
      <w:r w:rsidR="00E23AF3">
        <w:t xml:space="preserve"> government policies and</w:t>
      </w:r>
      <w:r w:rsidR="00894AFB">
        <w:t xml:space="preserve"> legal</w:t>
      </w:r>
      <w:r w:rsidR="00E23AF3">
        <w:t xml:space="preserve"> </w:t>
      </w:r>
      <w:r w:rsidR="00894AFB">
        <w:t>frameworks</w:t>
      </w:r>
      <w:r w:rsidR="00E23AF3">
        <w:t xml:space="preserve">, the promotion and expansion of tourism, integration into global markets for capital, commodities, and labour, and prevalent international conservation ideologies, yet deforestation rates are not decreasing </w:t>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at all level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0B8BA0BC" w:rsidR="006F2311" w:rsidRDefault="006F2311" w:rsidP="006F2311">
      <w:r>
        <w:t xml:space="preserve">Understanding which </w:t>
      </w:r>
      <w:r w:rsidR="00CD4BBD">
        <w:t>macro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w:t>
      </w:r>
      <w:r w:rsidR="00CD4BBD">
        <w:t xml:space="preserve">both </w:t>
      </w:r>
      <w:r>
        <w:t>for predicting 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w:t>
      </w:r>
      <w:r>
        <w:lastRenderedPageBreak/>
        <w:t>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76BAAAE4" w14:textId="723AF14C" w:rsidR="005C460B" w:rsidRDefault="005C460B" w:rsidP="000A46B5"/>
    <w:p w14:paraId="06DFD7BB" w14:textId="0ED56656" w:rsidR="00347783" w:rsidRPr="002E4677" w:rsidRDefault="00347783" w:rsidP="000A46B5">
      <w:pPr>
        <w:rPr>
          <w:b/>
          <w:bCs/>
        </w:rPr>
      </w:pPr>
    </w:p>
    <w:sectPr w:rsidR="00347783"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17"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18" w:author="Matthew Nuttall" w:date="2021-10-16T09:41:00Z" w:initials="MN">
    <w:p w14:paraId="010198B6" w14:textId="19F4CE5E" w:rsidR="00C65931" w:rsidRDefault="00C65931">
      <w:pPr>
        <w:pStyle w:val="CommentText"/>
      </w:pPr>
      <w:r>
        <w:rPr>
          <w:rStyle w:val="CommentReference"/>
        </w:rPr>
        <w:annotationRef/>
      </w:r>
      <w:r>
        <w:t xml:space="preserve">This is because the relationships were modelled on the log scale (Poisson models with log link), and these plots are the points and predictions </w:t>
      </w:r>
      <w:proofErr w:type="gramStart"/>
      <w:r>
        <w:t>back-transformed</w:t>
      </w:r>
      <w:proofErr w:type="gramEnd"/>
      <w:r>
        <w:t xml:space="preserve"> onto the original scale. I thought about plotting on the log scale, but they are much more difficult to interpret. I have added an explanation sentence to all three figure captions which will hopefully add clarification for the reader</w:t>
      </w:r>
    </w:p>
  </w:comment>
  <w:comment w:id="19"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20"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60B0B8AE" w15:done="0"/>
  <w15:commentEx w15:paraId="010198B6" w15:paraIdParent="60B0B8AE"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4FEFA42" w16cex:dateUtc="2021-09-29T13:44:00Z"/>
  <w16cex:commentExtensible w16cex:durableId="25151CCF" w16cex:dateUtc="2021-10-16T08:41: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60B0B8AE" w16cid:durableId="24FEFA42"/>
  <w16cid:commentId w16cid:paraId="010198B6" w16cid:durableId="25151CCF"/>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10974"/>
    <w:rsid w:val="00046338"/>
    <w:rsid w:val="00050B93"/>
    <w:rsid w:val="000A29B4"/>
    <w:rsid w:val="000A46B5"/>
    <w:rsid w:val="000E2087"/>
    <w:rsid w:val="000E32E5"/>
    <w:rsid w:val="00131C5D"/>
    <w:rsid w:val="00141381"/>
    <w:rsid w:val="001564FE"/>
    <w:rsid w:val="001A6F37"/>
    <w:rsid w:val="001B2E6F"/>
    <w:rsid w:val="001D4CBF"/>
    <w:rsid w:val="001E2F1B"/>
    <w:rsid w:val="002238D4"/>
    <w:rsid w:val="00261C3D"/>
    <w:rsid w:val="00296541"/>
    <w:rsid w:val="002D02E5"/>
    <w:rsid w:val="002E4677"/>
    <w:rsid w:val="00316ABA"/>
    <w:rsid w:val="003205E2"/>
    <w:rsid w:val="00347783"/>
    <w:rsid w:val="0036712C"/>
    <w:rsid w:val="00381FF1"/>
    <w:rsid w:val="003B7206"/>
    <w:rsid w:val="003D5F3C"/>
    <w:rsid w:val="00406839"/>
    <w:rsid w:val="00415058"/>
    <w:rsid w:val="00425E0A"/>
    <w:rsid w:val="0042633E"/>
    <w:rsid w:val="004663FA"/>
    <w:rsid w:val="004740E7"/>
    <w:rsid w:val="004C2131"/>
    <w:rsid w:val="005252BE"/>
    <w:rsid w:val="00537AE8"/>
    <w:rsid w:val="005620D2"/>
    <w:rsid w:val="00562B5B"/>
    <w:rsid w:val="005760C1"/>
    <w:rsid w:val="005C460B"/>
    <w:rsid w:val="0064115C"/>
    <w:rsid w:val="00643D5E"/>
    <w:rsid w:val="00667CED"/>
    <w:rsid w:val="006A5CDB"/>
    <w:rsid w:val="006C7758"/>
    <w:rsid w:val="006E1ED5"/>
    <w:rsid w:val="006F2311"/>
    <w:rsid w:val="00721329"/>
    <w:rsid w:val="007739D7"/>
    <w:rsid w:val="007760EE"/>
    <w:rsid w:val="007C7AA3"/>
    <w:rsid w:val="007D5AEB"/>
    <w:rsid w:val="007D6A50"/>
    <w:rsid w:val="007E4D4B"/>
    <w:rsid w:val="007F1C9B"/>
    <w:rsid w:val="00801E63"/>
    <w:rsid w:val="008064C8"/>
    <w:rsid w:val="00811E4E"/>
    <w:rsid w:val="00822264"/>
    <w:rsid w:val="00894AFB"/>
    <w:rsid w:val="0089542A"/>
    <w:rsid w:val="008B3DA9"/>
    <w:rsid w:val="008B6ED5"/>
    <w:rsid w:val="008E0F3D"/>
    <w:rsid w:val="0093383C"/>
    <w:rsid w:val="009436B4"/>
    <w:rsid w:val="00947237"/>
    <w:rsid w:val="009F455B"/>
    <w:rsid w:val="00A11214"/>
    <w:rsid w:val="00A54C9C"/>
    <w:rsid w:val="00A8102F"/>
    <w:rsid w:val="00AD3F12"/>
    <w:rsid w:val="00AD70AA"/>
    <w:rsid w:val="00AF2607"/>
    <w:rsid w:val="00B5750E"/>
    <w:rsid w:val="00B66116"/>
    <w:rsid w:val="00B82439"/>
    <w:rsid w:val="00BF6BF7"/>
    <w:rsid w:val="00C039EE"/>
    <w:rsid w:val="00C16DA9"/>
    <w:rsid w:val="00C3282B"/>
    <w:rsid w:val="00C65931"/>
    <w:rsid w:val="00C831FB"/>
    <w:rsid w:val="00C84941"/>
    <w:rsid w:val="00C95BE8"/>
    <w:rsid w:val="00CC4F5A"/>
    <w:rsid w:val="00CD4BBD"/>
    <w:rsid w:val="00D225BC"/>
    <w:rsid w:val="00D807A0"/>
    <w:rsid w:val="00D90A79"/>
    <w:rsid w:val="00D955C9"/>
    <w:rsid w:val="00DB2B52"/>
    <w:rsid w:val="00DD2646"/>
    <w:rsid w:val="00DE2591"/>
    <w:rsid w:val="00E23AF3"/>
    <w:rsid w:val="00E30129"/>
    <w:rsid w:val="00E64AFA"/>
    <w:rsid w:val="00E82045"/>
    <w:rsid w:val="00F05DBA"/>
    <w:rsid w:val="00F12033"/>
    <w:rsid w:val="00F1302E"/>
    <w:rsid w:val="00F4635E"/>
    <w:rsid w:val="00F513EE"/>
    <w:rsid w:val="00F55680"/>
    <w:rsid w:val="00FB65AB"/>
    <w:rsid w:val="00FC0B89"/>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 w:type="paragraph" w:styleId="Bibliography">
    <w:name w:val="Bibliography"/>
    <w:basedOn w:val="Normal"/>
    <w:next w:val="Normal"/>
    <w:uiPriority w:val="37"/>
    <w:semiHidden/>
    <w:unhideWhenUsed/>
    <w:rsid w:val="00943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1492E-464E-4C20-9140-DF2573425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5</TotalTime>
  <Pages>21</Pages>
  <Words>42692</Words>
  <Characters>243346</Characters>
  <Application>Microsoft Office Word</Application>
  <DocSecurity>0</DocSecurity>
  <Lines>2027</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4</cp:revision>
  <dcterms:created xsi:type="dcterms:W3CDTF">2021-10-14T13:12:00Z</dcterms:created>
  <dcterms:modified xsi:type="dcterms:W3CDTF">2021-10-22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dZ6Lfgc"/&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